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3267" w:rsidRDefault="00EB3267" w:rsidP="00EB3267">
      <w:pPr>
        <w:spacing w:after="0" w:line="360" w:lineRule="auto"/>
        <w:rPr>
          <w:rFonts w:ascii="Times New Roman" w:hAnsi="Times New Roman" w:cs="Times New Roman"/>
        </w:rPr>
      </w:pPr>
      <w:r w:rsidRPr="00335384">
        <w:rPr>
          <w:rFonts w:ascii="Times New Roman" w:hAnsi="Times New Roman" w:cs="Times New Roman"/>
          <w:b/>
        </w:rPr>
        <w:t>Supplemental Table 3:</w:t>
      </w:r>
      <w:r w:rsidRPr="00335384">
        <w:rPr>
          <w:rFonts w:ascii="Times New Roman" w:hAnsi="Times New Roman" w:cs="Times New Roman"/>
        </w:rPr>
        <w:t xml:space="preserve"> Study quality checklist for the included studies. Studies were scored with maximum one point per item when the information was provided and with zero points if the information was missing.</w:t>
      </w:r>
    </w:p>
    <w:p w:rsidR="00AA3D41" w:rsidRDefault="00AA3D41" w:rsidP="00EB3267">
      <w:pPr>
        <w:spacing w:after="0" w:line="360" w:lineRule="auto"/>
        <w:rPr>
          <w:rFonts w:ascii="Times New Roman" w:hAnsi="Times New Roman" w:cs="Times New Roman"/>
        </w:rPr>
      </w:pPr>
    </w:p>
    <w:p w:rsidR="00AA3D41" w:rsidRPr="00AA3D41" w:rsidRDefault="00AA3D41" w:rsidP="00AA3D41">
      <w:pPr>
        <w:spacing w:after="0" w:line="360" w:lineRule="auto"/>
        <w:rPr>
          <w:rFonts w:ascii="Times New Roman" w:hAnsi="Times New Roman" w:cs="Times New Roman"/>
        </w:rPr>
      </w:pPr>
    </w:p>
    <w:tbl>
      <w:tblPr>
        <w:tblStyle w:val="Tabellrutenett2"/>
        <w:tblW w:w="4748" w:type="pct"/>
        <w:tblLayout w:type="fixed"/>
        <w:tblLook w:val="04A0" w:firstRow="1" w:lastRow="0" w:firstColumn="1" w:lastColumn="0" w:noHBand="0" w:noVBand="1"/>
      </w:tblPr>
      <w:tblGrid>
        <w:gridCol w:w="676"/>
        <w:gridCol w:w="1167"/>
        <w:gridCol w:w="1167"/>
        <w:gridCol w:w="1167"/>
        <w:gridCol w:w="1167"/>
        <w:gridCol w:w="1166"/>
        <w:gridCol w:w="1166"/>
        <w:gridCol w:w="1166"/>
        <w:gridCol w:w="1166"/>
        <w:gridCol w:w="1166"/>
        <w:gridCol w:w="1166"/>
        <w:gridCol w:w="1161"/>
      </w:tblGrid>
      <w:tr w:rsidR="00AA3D41" w:rsidRPr="00AA3D41" w:rsidTr="000A786B">
        <w:trPr>
          <w:cantSplit/>
          <w:trHeight w:val="4870"/>
        </w:trPr>
        <w:tc>
          <w:tcPr>
            <w:tcW w:w="250" w:type="pct"/>
            <w:noWrap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Refs.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1. Peer reviewed publication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2. Animal model (specie, strain)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3. Sex of the experimental animals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4. Housing and husbandry conditions (animals per cage, temperature and light cycle), any actions to improve animal welfare of the experimental animals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5. Description of the procedures, including when it was done, any preparation of the animals before blood sampling (prandial status, use of anaesthesia)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 xml:space="preserve">6. Description of analysis or name and/or brand of kits 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7. Details of the statistical methods used for each analysis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8. Summary/</w:t>
            </w:r>
          </w:p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descriptive statistics for each experimental group, with a measure of variability where applicable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9. Compliance with animal welfare regulations</w:t>
            </w:r>
          </w:p>
        </w:tc>
        <w:tc>
          <w:tcPr>
            <w:tcW w:w="432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10. Statement of potential conflict of interests</w:t>
            </w:r>
          </w:p>
        </w:tc>
        <w:tc>
          <w:tcPr>
            <w:tcW w:w="430" w:type="pct"/>
            <w:textDirection w:val="tbRl"/>
          </w:tcPr>
          <w:p w:rsidR="00AA3D41" w:rsidRPr="00AA3D41" w:rsidRDefault="00AA3D41" w:rsidP="00AA3D41">
            <w:pPr>
              <w:spacing w:line="360" w:lineRule="auto"/>
              <w:ind w:left="113" w:right="113"/>
              <w:rPr>
                <w:rFonts w:ascii="Times New Roman" w:hAnsi="Times New Roman" w:cs="Times New Roman"/>
                <w:sz w:val="20"/>
              </w:rPr>
            </w:pPr>
            <w:r w:rsidRPr="00AA3D41">
              <w:rPr>
                <w:rFonts w:ascii="Times New Roman" w:hAnsi="Times New Roman" w:cs="Times New Roman"/>
                <w:sz w:val="20"/>
              </w:rPr>
              <w:t>Total score (of 10)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&lt;EndNote&gt;&lt;Cite&gt;&lt;Author&gt;Mounie&lt;/Author&gt;&lt;Year&gt;1986&lt;/Year&gt;&lt;RecNum&gt;4333&lt;/RecNum&gt;&lt;DisplayText&gt;&lt;style face="superscript"&gt;(33)&lt;/style&gt;&lt;/DisplayText&gt;&lt;record&gt;&lt;rec-number&gt;4333&lt;/rec-number&gt;&lt;foreign-keys&gt;&lt;key app="EN" db-id="ssadwvd2mf59ecerv0kv20typxw9vr9z0w0p"&gt;4333&lt;/key&gt;&lt;/foreign-keys&gt;&lt;ref-type name="Journal Article"&gt;17&lt;/ref-type&gt;&lt;contributors&gt;&lt;authors&gt;&lt;author&gt;Mounie, J.&lt;/author&gt;&lt;author&gt;Faye, B.&lt;/author&gt;&lt;author&gt;Magdalou, J.&lt;/author&gt;&lt;author&gt;Goudonnet, H.&lt;/author&gt;&lt;author&gt;Truchot, R.&lt;/author&gt;&lt;author&gt;Siest, G.&lt;/author&gt;&lt;/authors&gt;&lt;/contributors&gt;&lt;titles&gt;&lt;title&gt;Modulation of UDPglucuronosyltransferase activity in rats by dietary lipids&lt;/title&gt;&lt;secondary-title&gt;J Nutr&lt;/secondary-title&gt;&lt;alt-title&gt;The Journal of nutrition&lt;/alt-title&gt;&lt;/titles&gt;&lt;periodical&gt;&lt;full-title&gt;J Nutr&lt;/full-title&gt;&lt;/periodical&gt;&lt;pages&gt;2034-43&lt;/pages&gt;&lt;volume&gt;116&lt;/volume&gt;&lt;number&gt;10&lt;/number&gt;&lt;keywords&gt;&lt;keyword&gt;Animals&lt;/keyword&gt;&lt;keyword&gt;Body Weight&lt;/keyword&gt;&lt;keyword&gt;Cholesterol/blood&lt;/keyword&gt;&lt;keyword&gt;Dietary Fats/*pharmacology&lt;/keyword&gt;&lt;keyword&gt;Glucuronosyltransferase/*metabolism&lt;/keyword&gt;&lt;keyword&gt;Lipid Peroxides/biosynthesis&lt;/keyword&gt;&lt;keyword&gt;Liver/anatomy &amp;amp; histology&lt;/keyword&gt;&lt;keyword&gt;Male&lt;/keyword&gt;&lt;keyword&gt;Microsomes, Liver/enzymology&lt;/keyword&gt;&lt;keyword&gt;Organ Size&lt;/keyword&gt;&lt;keyword&gt;Rats&lt;/keyword&gt;&lt;keyword&gt;Rats, Inbred Strains&lt;/keyword&gt;&lt;keyword&gt;Substrate Specificity&lt;/keyword&gt;&lt;/keywords&gt;&lt;dates&gt;&lt;year&gt;1986&lt;/year&gt;&lt;pub-dates&gt;&lt;date&gt;Oct&lt;/date&gt;&lt;/pub-dates&gt;&lt;/dates&gt;&lt;isbn&gt;0022-3166 (Print)&amp;#xD;0022-3166 (Linking)&lt;/isbn&gt;&lt;accession-num&gt;3095512&lt;/accession-num&gt;&lt;urls&gt;&lt;related-urls&gt;&lt;url&gt;http://www.ncbi.nlm.nih.gov/pubmed/3095512&lt;/url&gt;&lt;/related-urls&gt;&lt;/urls&gt;&lt;electronic-resource-num&gt;10.1093/jn/116.10.2034&lt;/electronic-resource-num&gt;&lt;/record&gt;&lt;/Cite&gt;&lt;/EndNote&gt;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33" w:tooltip="Mounie, 1986 #4333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33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*†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||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7.00</w:t>
            </w:r>
          </w:p>
        </w:tc>
      </w:tr>
      <w:tr w:rsidR="00AA3D41" w:rsidRPr="00AA3D41" w:rsidTr="000A786B">
        <w:trPr>
          <w:trHeight w:val="239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Eb2xwaGluPC9BdXRob3I+PFllYXI+MTk4ODwvWWVhcj48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Eb2xwaGluPC9BdXRob3I+PFllYXI+MTk4ODwvWWVhcj48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.DATA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end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40" w:tooltip="Dolphin, 1988 #4331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40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†‡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7.50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IYWx2b3JzZW48L0F1dGhvcj48WWVhcj4xOTk1PC9ZZWFy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IYWx2b3JzZW48L0F1dGhvcj48WWVhcj4xOTk1PC9ZZWFy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.DATA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end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31" w:tooltip="Halvorsen, 1995 #4216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31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*†‡§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7.00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IYWx2b3JzZW48L0F1dGhvcj48WWVhcj4yMDAxPC9ZZWFy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IYWx2b3JzZW48L0F1dGhvcj48WWVhcj4yMDAxPC9ZZWFy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.DATA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end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32" w:tooltip="Halvorsen, 2001 #262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32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†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||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7.25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MTwvWWVhcj48UmVj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MTwvWWVhcj48UmVj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.DATA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end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37" w:tooltip="Yang, 2011 #4325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37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*†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¶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9.00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MTwvWWVhcj48UmVj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MTwvWWVhcj48UmVj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.DATA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end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38" w:tooltip="Yang, 2011 #4326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38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†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8.75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.DATA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end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39" w:tooltip="Yang, 2011 #4334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39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†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8.75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lastRenderedPageBreak/>
              <w:fldChar w:fldCharType="begin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&lt;EndNote&gt;&lt;Cite&gt;&lt;Author&gt;Yang&lt;/Author&gt;&lt;Year&gt;2013&lt;/Year&gt;&lt;RecNum&gt;4327&lt;/RecNum&gt;&lt;DisplayText&gt;&lt;style face="superscript"&gt;(36)&lt;/style&gt;&lt;/DisplayText&gt;&lt;record&gt;&lt;rec-number&gt;4327&lt;/rec-number&gt;&lt;foreign-keys&gt;&lt;key app="EN" db-id="ssadwvd2mf59ecerv0kv20typxw9vr9z0w0p"&gt;4327&lt;/key&gt;&lt;/foreign-keys&gt;&lt;ref-type name="Journal Article"&gt;17&lt;/ref-type&gt;&lt;contributors&gt;&lt;authors&gt;&lt;author&gt;Yang, Z. H.&lt;/author&gt;&lt;author&gt;Miyahara, H.&lt;/author&gt;&lt;author&gt;Iwasaki, Y.&lt;/author&gt;&lt;author&gt;Takeo, J.&lt;/author&gt;&lt;author&gt;Katayama, M.&lt;/author&gt;&lt;/authors&gt;&lt;/contributors&gt;&lt;auth-address&gt;Central Research Laboratory, Tokyo Innovation Center, Nippon Suisan Kaisha, Ltd,, 32-3 Nanakuni 1 Chome Hachioji, Tokyo, 192-0991, Japan. yangzh@nissui.co.jp.&lt;/auth-address&gt;&lt;titles&gt;&lt;title&gt;Dietary supplementation with long-chain monounsaturated fatty acids attenuates obesity-related metabolic dysfunction and increases expression of PPAR gamma in adipose tissue in type 2 diabetic KK-Ay mice&lt;/title&gt;&lt;secondary-title&gt;Nutr Metab (Lond)&lt;/secondary-title&gt;&lt;alt-title&gt;Nutrition &amp;amp; metabolism&lt;/alt-title&gt;&lt;/titles&gt;&lt;periodical&gt;&lt;full-title&gt;Nutr Metab (Lond)&lt;/full-title&gt;&lt;abbr-1&gt;Nutrition &amp;amp; metabolism&lt;/abbr-1&gt;&lt;/periodical&gt;&lt;alt-periodical&gt;&lt;full-title&gt;Nutr Metab (Lond)&lt;/full-title&gt;&lt;abbr-1&gt;Nutrition &amp;amp; metabolism&lt;/abbr-1&gt;&lt;/alt-periodical&gt;&lt;pages&gt;16-25&lt;/pages&gt;&lt;volume&gt;10&lt;/volume&gt;&lt;number&gt;1&lt;/number&gt;&lt;dates&gt;&lt;year&gt;2013&lt;/year&gt;&lt;pub-dates&gt;&lt;date&gt;Jan 30&lt;/date&gt;&lt;/pub-dates&gt;&lt;/dates&gt;&lt;isbn&gt;1743-7075 (Print)&amp;#xD;1743-7075 (Electronic)&amp;#xD;1743-7075 (Linking)&lt;/isbn&gt;&lt;accession-num&gt;23360495&lt;/accession-num&gt;&lt;urls&gt;&lt;related-urls&gt;&lt;url&gt;http://www.ncbi.nlm.nih.gov/pubmed/23360495&lt;/url&gt;&lt;/related-urls&gt;&lt;/urls&gt;&lt;custom2&gt;3570324&lt;/custom2&gt;&lt;electronic-resource-num&gt;10.1186/1743-7075-10-16&lt;/electronic-resource-num&gt;&lt;/record&gt;&lt;/Cite&gt;&lt;/EndNote&gt;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36" w:tooltip="Yang, 2013 #4327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36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†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9.75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.DATA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end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35" w:tooltip="Yang, 2015 #4172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35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*†‡§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9.00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.DATA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end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41" w:tooltip="Yang, 2016 #4328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41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*†‡§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||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8.50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NzwvWWVhcj48UmVj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>
                <w:fldData xml:space="preserve">PEVuZE5vdGU+PENpdGU+PEF1dGhvcj5ZYW5nPC9BdXRob3I+PFllYXI+MjAxNzwvWWVhcj48UmVj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</w:fldData>
              </w:fldCha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.DATA 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end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42" w:tooltip="Yang, 2017 #4329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42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*†‡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||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8.75</w:t>
            </w:r>
          </w:p>
        </w:tc>
      </w:tr>
      <w:tr w:rsidR="00AA3D41" w:rsidRPr="00AA3D41" w:rsidTr="000A786B">
        <w:trPr>
          <w:trHeight w:val="284"/>
        </w:trPr>
        <w:tc>
          <w:tcPr>
            <w:tcW w:w="25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begin"/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instrText xml:space="preserve"> ADDIN EN.CITE &lt;EndNote&gt;&lt;Cite&gt;&lt;Author&gt;Ostbye&lt;/Author&gt;&lt;Year&gt;2023&lt;/Year&gt;&lt;RecNum&gt;4342&lt;/RecNum&gt;&lt;DisplayText&gt;&lt;style face="superscript"&gt;(34)&lt;/style&gt;&lt;/DisplayText&gt;&lt;record&gt;&lt;rec-number&gt;4342&lt;/rec-number&gt;&lt;foreign-keys&gt;&lt;key app="EN" db-id="ssadwvd2mf59ecerv0kv20typxw9vr9z0w0p"&gt;4342&lt;/key&gt;&lt;/foreign-keys&gt;&lt;ref-type name="Journal Article"&gt;17&lt;/ref-type&gt;&lt;contributors&gt;&lt;authors&gt;&lt;author&gt;Ostbye, T. K.&lt;/author&gt;&lt;author&gt;Gudbrandsen, O. A.&lt;/author&gt;&lt;author&gt;Drotningsvik, A.&lt;/author&gt;&lt;author&gt;Ruyter, B.&lt;/author&gt;&lt;author&gt;Berge, G. M.&lt;/author&gt;&lt;author&gt;Vogt, G.&lt;/author&gt;&lt;author&gt;Nilsson, A.&lt;/author&gt;&lt;/authors&gt;&lt;/contributors&gt;&lt;auth-address&gt;Nofima AS, Norwegian Institute of Food, Fisheries and Aquaculture Research, 1433 As, Norway.&amp;#xD;Dietary Research Group, Centre for Nutrition, Department of Clinical Medicine, University of Bergen, 5007 Bergen, Norway.&amp;#xD;Vedde AS, 6030 Langevag, Norway.&amp;#xD;Eurofins Food &amp;amp; Agro Testing Norway AS, 1538 Moss, Norway.&lt;/auth-address&gt;&lt;titles&gt;&lt;title&gt;Different Dietary Ratios of Camelina Oil to Sandeel Oil Influence the Capacity to Synthesise and Deposit EPA and DHA in Zucker Fa/Fa Rats&lt;/title&gt;&lt;secondary-title&gt;Nutrients&lt;/secondary-title&gt;&lt;alt-title&gt;Nutrients&lt;/alt-title&gt;&lt;/titles&gt;&lt;periodical&gt;&lt;full-title&gt;Nutrients&lt;/full-title&gt;&lt;/periodical&gt;&lt;alt-periodical&gt;&lt;full-title&gt;Nutrients&lt;/full-title&gt;&lt;/alt-periodical&gt;&lt;pages&gt;2344-2359&lt;/pages&gt;&lt;volume&gt;15&lt;/volume&gt;&lt;number&gt;10&lt;/number&gt;&lt;dates&gt;&lt;year&gt;2023&lt;/year&gt;&lt;pub-dates&gt;&lt;date&gt;May 17&lt;/date&gt;&lt;/pub-dates&gt;&lt;/dates&gt;&lt;isbn&gt;2072-6643 (Electronic)&amp;#xD;2072-6643 (Linking)&lt;/isbn&gt;&lt;accession-num&gt;37242227&lt;/accession-num&gt;&lt;urls&gt;&lt;related-urls&gt;&lt;url&gt;http://www.ncbi.nlm.nih.gov/pubmed/37242227&lt;/url&gt;&lt;/related-urls&gt;&lt;/urls&gt;&lt;electronic-resource-num&gt;10.3390/nu15102344&lt;/electronic-resource-num&gt;&lt;/record&gt;&lt;/Cite&gt;&lt;/EndNote&gt;</w:instrText>
            </w:r>
            <w:r w:rsidRPr="00AA3D41">
              <w:rPr>
                <w:rFonts w:ascii="Times New Roman" w:hAnsi="Times New Roman" w:cs="Times New Roman"/>
                <w:b/>
                <w:sz w:val="20"/>
                <w:szCs w:val="20"/>
                <w:lang w:val="nb-NO"/>
              </w:rPr>
              <w:fldChar w:fldCharType="separate"/>
            </w:r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(</w:t>
            </w:r>
            <w:hyperlink w:anchor="_ENREF_34" w:tooltip="Ostbye, 2023 #4342" w:history="1">
              <w:r w:rsidRPr="00AA3D41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  <w:vertAlign w:val="superscript"/>
                  <w:lang w:val="nb-NO"/>
                </w:rPr>
                <w:t>34</w:t>
              </w:r>
            </w:hyperlink>
            <w:r w:rsidRPr="00AA3D41">
              <w:rPr>
                <w:rFonts w:ascii="Times New Roman" w:hAnsi="Times New Roman" w:cs="Times New Roman"/>
                <w:b/>
                <w:noProof/>
                <w:sz w:val="20"/>
                <w:szCs w:val="20"/>
                <w:vertAlign w:val="superscript"/>
                <w:lang w:val="nb-NO"/>
              </w:rPr>
              <w:t>)</w:t>
            </w:r>
            <w:r w:rsidRPr="00AA3D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  <w:noWrap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  <w:r w:rsidRPr="00AA3D41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nb-NO"/>
              </w:rPr>
              <w:t>†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2" w:type="pct"/>
            <w:shd w:val="clear" w:color="auto" w:fill="auto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430" w:type="pct"/>
          </w:tcPr>
          <w:p w:rsidR="00AA3D41" w:rsidRPr="00AA3D41" w:rsidRDefault="00AA3D41" w:rsidP="00AA3D41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AA3D4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9.75</w:t>
            </w:r>
          </w:p>
        </w:tc>
      </w:tr>
    </w:tbl>
    <w:p w:rsidR="00AA3D41" w:rsidRPr="00AA3D41" w:rsidRDefault="00AA3D41" w:rsidP="00AA3D41">
      <w:pPr>
        <w:spacing w:after="0" w:line="360" w:lineRule="auto"/>
        <w:rPr>
          <w:rFonts w:ascii="Times New Roman" w:hAnsi="Times New Roman" w:cs="Times New Roman"/>
          <w:vertAlign w:val="superscript"/>
        </w:rPr>
      </w:pPr>
    </w:p>
    <w:p w:rsidR="00AA3D41" w:rsidRPr="00AA3D41" w:rsidRDefault="00AA3D41" w:rsidP="00AA3D41">
      <w:pPr>
        <w:spacing w:after="0" w:line="360" w:lineRule="auto"/>
        <w:rPr>
          <w:rFonts w:ascii="Times New Roman" w:hAnsi="Times New Roman" w:cs="Times New Roman"/>
        </w:rPr>
      </w:pPr>
      <w:r w:rsidRPr="00AA3D41">
        <w:rPr>
          <w:rFonts w:ascii="Times New Roman" w:hAnsi="Times New Roman" w:cs="Times New Roman"/>
          <w:vertAlign w:val="superscript"/>
        </w:rPr>
        <w:t>*</w:t>
      </w:r>
      <w:r w:rsidRPr="00AA3D41">
        <w:rPr>
          <w:rFonts w:ascii="Times New Roman" w:hAnsi="Times New Roman" w:cs="Times New Roman"/>
        </w:rPr>
        <w:t>information on number of animals per cage was not provided (0.25 point subtracted)</w:t>
      </w:r>
    </w:p>
    <w:p w:rsidR="00AA3D41" w:rsidRPr="00AA3D41" w:rsidRDefault="00AA3D41" w:rsidP="00AA3D41">
      <w:pPr>
        <w:spacing w:after="0" w:line="360" w:lineRule="auto"/>
        <w:rPr>
          <w:rFonts w:ascii="Times New Roman" w:hAnsi="Times New Roman" w:cs="Times New Roman"/>
        </w:rPr>
      </w:pPr>
      <w:r w:rsidRPr="00AA3D41">
        <w:rPr>
          <w:rFonts w:ascii="Times New Roman" w:hAnsi="Times New Roman" w:cs="Times New Roman"/>
          <w:vertAlign w:val="superscript"/>
        </w:rPr>
        <w:t>†</w:t>
      </w:r>
      <w:r w:rsidRPr="00AA3D41">
        <w:rPr>
          <w:rFonts w:ascii="Times New Roman" w:hAnsi="Times New Roman" w:cs="Times New Roman"/>
        </w:rPr>
        <w:t>information on actions to improve animal welfare was not provided (0.25 point subtracted)</w:t>
      </w:r>
    </w:p>
    <w:p w:rsidR="00AA3D41" w:rsidRPr="00AA3D41" w:rsidRDefault="00AA3D41" w:rsidP="00AA3D41">
      <w:pPr>
        <w:spacing w:after="0" w:line="360" w:lineRule="auto"/>
        <w:rPr>
          <w:rFonts w:ascii="Times New Roman" w:hAnsi="Times New Roman" w:cs="Times New Roman"/>
        </w:rPr>
      </w:pPr>
      <w:r w:rsidRPr="00AA3D41">
        <w:rPr>
          <w:rFonts w:ascii="Times New Roman" w:hAnsi="Times New Roman" w:cs="Times New Roman"/>
          <w:vertAlign w:val="superscript"/>
        </w:rPr>
        <w:t>‡</w:t>
      </w:r>
      <w:r w:rsidRPr="00AA3D41">
        <w:rPr>
          <w:rFonts w:ascii="Times New Roman" w:hAnsi="Times New Roman" w:cs="Times New Roman"/>
        </w:rPr>
        <w:t>information on temperature was not provided (0.25 point subtracted)</w:t>
      </w:r>
    </w:p>
    <w:p w:rsidR="00AA3D41" w:rsidRPr="00AA3D41" w:rsidRDefault="00AA3D41" w:rsidP="00AA3D41">
      <w:pPr>
        <w:spacing w:after="0" w:line="360" w:lineRule="auto"/>
        <w:rPr>
          <w:rFonts w:ascii="Times New Roman" w:hAnsi="Times New Roman" w:cs="Times New Roman"/>
        </w:rPr>
      </w:pPr>
      <w:r w:rsidRPr="00AA3D41">
        <w:rPr>
          <w:rFonts w:ascii="Times New Roman" w:hAnsi="Times New Roman" w:cs="Times New Roman"/>
          <w:vertAlign w:val="superscript"/>
        </w:rPr>
        <w:t>§</w:t>
      </w:r>
      <w:r w:rsidRPr="00AA3D41">
        <w:rPr>
          <w:rFonts w:ascii="Times New Roman" w:hAnsi="Times New Roman" w:cs="Times New Roman"/>
        </w:rPr>
        <w:t>information on light cycle was not provided (0.25 point subtracted)</w:t>
      </w:r>
    </w:p>
    <w:p w:rsidR="00AA3D41" w:rsidRPr="00AA3D41" w:rsidRDefault="00AA3D41" w:rsidP="00AA3D41">
      <w:pPr>
        <w:spacing w:after="0" w:line="360" w:lineRule="auto"/>
        <w:rPr>
          <w:rFonts w:ascii="Times New Roman" w:hAnsi="Times New Roman" w:cs="Times New Roman"/>
        </w:rPr>
      </w:pPr>
      <w:r w:rsidRPr="00AA3D41">
        <w:rPr>
          <w:rFonts w:ascii="Times New Roman" w:hAnsi="Times New Roman" w:cs="Times New Roman"/>
          <w:vertAlign w:val="superscript"/>
        </w:rPr>
        <w:t>||</w:t>
      </w:r>
      <w:r w:rsidRPr="00AA3D41">
        <w:rPr>
          <w:rFonts w:ascii="Times New Roman" w:hAnsi="Times New Roman" w:cs="Times New Roman"/>
        </w:rPr>
        <w:t>information on anaesthesia was not provided (0.5 point subtracted)</w:t>
      </w:r>
    </w:p>
    <w:p w:rsidR="00AA3D41" w:rsidRPr="00AA3D41" w:rsidRDefault="00AA3D41" w:rsidP="00AA3D41">
      <w:pPr>
        <w:spacing w:after="0" w:line="360" w:lineRule="auto"/>
        <w:rPr>
          <w:rFonts w:ascii="Times New Roman" w:hAnsi="Times New Roman" w:cs="Times New Roman"/>
        </w:rPr>
      </w:pPr>
      <w:r w:rsidRPr="00AA3D41">
        <w:rPr>
          <w:rFonts w:ascii="Times New Roman" w:hAnsi="Times New Roman" w:cs="Times New Roman"/>
          <w:vertAlign w:val="superscript"/>
        </w:rPr>
        <w:t>¶</w:t>
      </w:r>
      <w:r w:rsidRPr="00AA3D41">
        <w:rPr>
          <w:rFonts w:ascii="Times New Roman" w:hAnsi="Times New Roman" w:cs="Times New Roman"/>
        </w:rPr>
        <w:t>information on fasting condition at blood sampling was not provided (0.5 point subtracted)</w:t>
      </w:r>
    </w:p>
    <w:p w:rsidR="00AA3D41" w:rsidRPr="00335384" w:rsidRDefault="00AA3D41" w:rsidP="00EB3267">
      <w:pPr>
        <w:spacing w:after="0" w:line="360" w:lineRule="auto"/>
        <w:rPr>
          <w:rFonts w:ascii="Times New Roman" w:hAnsi="Times New Roman" w:cs="Times New Roman"/>
        </w:rPr>
      </w:pPr>
      <w:bookmarkStart w:id="0" w:name="_GoBack"/>
      <w:bookmarkEnd w:id="0"/>
    </w:p>
    <w:sectPr w:rsidR="00AA3D41" w:rsidRPr="00335384" w:rsidSect="00335384">
      <w:pgSz w:w="16838" w:h="11906" w:orient="landscape" w:code="9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310B1"/>
    <w:rsid w:val="005859C4"/>
    <w:rsid w:val="00AA3D41"/>
    <w:rsid w:val="00B00DFE"/>
    <w:rsid w:val="00E310B1"/>
    <w:rsid w:val="00EB3267"/>
    <w:rsid w:val="00F44D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3267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lrutenett">
    <w:name w:val="Table Grid"/>
    <w:basedOn w:val="Vanligtabell"/>
    <w:uiPriority w:val="39"/>
    <w:rsid w:val="00EB32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enett2">
    <w:name w:val="Tabellrutenett2"/>
    <w:basedOn w:val="Vanligtabell"/>
    <w:next w:val="Tabellrutenett"/>
    <w:uiPriority w:val="39"/>
    <w:rsid w:val="00AA3D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3267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lrutenett">
    <w:name w:val="Table Grid"/>
    <w:basedOn w:val="Vanligtabell"/>
    <w:uiPriority w:val="39"/>
    <w:rsid w:val="00EB32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enett2">
    <w:name w:val="Tabellrutenett2"/>
    <w:basedOn w:val="Vanligtabell"/>
    <w:next w:val="Tabellrutenett"/>
    <w:uiPriority w:val="39"/>
    <w:rsid w:val="00AA3D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1210</Words>
  <Characters>6903</Characters>
  <Application>Microsoft Office Word</Application>
  <DocSecurity>0</DocSecurity>
  <Lines>57</Lines>
  <Paragraphs>16</Paragraphs>
  <ScaleCrop>false</ScaleCrop>
  <Company/>
  <LinksUpToDate>false</LinksUpToDate>
  <CharactersWithSpaces>80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nsessa</dc:creator>
  <cp:keywords/>
  <dc:description/>
  <cp:lastModifiedBy>Prinsessa</cp:lastModifiedBy>
  <cp:revision>4</cp:revision>
  <dcterms:created xsi:type="dcterms:W3CDTF">2023-06-19T21:42:00Z</dcterms:created>
  <dcterms:modified xsi:type="dcterms:W3CDTF">2023-08-19T12:26:00Z</dcterms:modified>
</cp:coreProperties>
</file>